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5F332D57"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9A6F4E">
        <w:rPr>
          <w:color w:val="000000"/>
        </w:rPr>
        <w:t xml:space="preserve"> and exceed NH₄⁺ delivery from other sourc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964D0B">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64D0B">
      <w:pPr>
        <w:spacing w:line="480" w:lineRule="auto"/>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964D0B">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51964661"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CF79E0">
        <w:rPr>
          <w:b/>
          <w:noProof/>
        </w:rPr>
        <w:lastRenderedPageBreak/>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218DC805"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w:t>
      </w:r>
      <w:r w:rsidR="00D772FB">
        <w:t>2</w:t>
      </w:r>
      <w:r w:rsidR="000D0396" w:rsidRPr="00184450">
        <w:t xml:space="preserve">; </w:t>
      </w:r>
      <w:r w:rsidR="000D0396" w:rsidRPr="00184450">
        <w:lastRenderedPageBreak/>
        <w:t>Fig. 3</w:t>
      </w:r>
      <w:r w:rsidR="00A41148" w:rsidRPr="00184450">
        <w:t>a</w:t>
      </w:r>
      <w:r w:rsidR="00C673A5" w:rsidRPr="00184450">
        <w:t>)</w:t>
      </w:r>
      <w:r w:rsidR="00D07BC0" w:rsidRPr="00184450">
        <w:t>.</w:t>
      </w:r>
      <w:r w:rsidR="002E3839">
        <w:t xml:space="preserve"> </w:t>
      </w:r>
      <w:r w:rsidR="00A067A6" w:rsidRPr="00184450">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AA2B21">
        <w:t>S2.02</w:t>
      </w:r>
      <w:r w:rsidR="002C2F6E" w:rsidRPr="00160B33">
        <w:t xml:space="preserve"> and Table </w:t>
      </w:r>
      <w:r w:rsidR="00AA2B21">
        <w:t>S2.02</w:t>
      </w:r>
      <w:r w:rsidR="002C2F6E" w:rsidRPr="00160B33">
        <w:t>).</w:t>
      </w:r>
    </w:p>
    <w:p w14:paraId="3A1C0236" w14:textId="332354AA" w:rsidR="009A305F" w:rsidRPr="00184450" w:rsidRDefault="009E5038" w:rsidP="009E5038">
      <w:pPr>
        <w:spacing w:line="480" w:lineRule="auto"/>
      </w:pPr>
      <w:r>
        <w:rPr>
          <w:noProof/>
        </w:rPr>
        <w:lastRenderedPageBreak/>
        <w:drawing>
          <wp:inline distT="0" distB="0" distL="0" distR="0" wp14:anchorId="6D73D44C" wp14:editId="4CCB4BF0">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p>
    <w:p w14:paraId="6D670C22" w14:textId="7E6E8C54" w:rsidR="009A305F" w:rsidRDefault="009A305F" w:rsidP="009E5038">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75963A17" w14:textId="77777777" w:rsidR="0024126D" w:rsidRPr="00184450" w:rsidRDefault="0024126D" w:rsidP="009E5038">
      <w:pPr>
        <w:spacing w:line="480" w:lineRule="auto"/>
      </w:pPr>
    </w:p>
    <w:p w14:paraId="154EC5F1" w14:textId="2C151396"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5F88BD07"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w:t>
      </w:r>
      <w:r w:rsidR="006005D7" w:rsidRPr="00184450">
        <w:lastRenderedPageBreak/>
        <w:t xml:space="preserve">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35A12B" w14:textId="77777777" w:rsidR="00D15399" w:rsidRDefault="00D15399" w:rsidP="009B4C2B">
      <w:r>
        <w:separator/>
      </w:r>
    </w:p>
  </w:endnote>
  <w:endnote w:type="continuationSeparator" w:id="0">
    <w:p w14:paraId="6AC82DB6" w14:textId="77777777" w:rsidR="00D15399" w:rsidRDefault="00D15399" w:rsidP="009B4C2B">
      <w:r>
        <w:continuationSeparator/>
      </w:r>
    </w:p>
  </w:endnote>
  <w:endnote w:type="continuationNotice" w:id="1">
    <w:p w14:paraId="2266CDDF" w14:textId="77777777" w:rsidR="00D15399" w:rsidRDefault="00D15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14A5E2" w14:textId="77777777" w:rsidR="00D15399" w:rsidRDefault="00D15399" w:rsidP="009B4C2B">
      <w:r>
        <w:separator/>
      </w:r>
    </w:p>
  </w:footnote>
  <w:footnote w:type="continuationSeparator" w:id="0">
    <w:p w14:paraId="256A3177" w14:textId="77777777" w:rsidR="00D15399" w:rsidRDefault="00D15399" w:rsidP="009B4C2B">
      <w:r>
        <w:continuationSeparator/>
      </w:r>
    </w:p>
  </w:footnote>
  <w:footnote w:type="continuationNotice" w:id="1">
    <w:p w14:paraId="53EE4790" w14:textId="77777777" w:rsidR="00D15399" w:rsidRDefault="00D15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0D0"/>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A6F4E"/>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5038"/>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38</Pages>
  <Words>42227</Words>
  <Characters>248296</Characters>
  <Application>Microsoft Office Word</Application>
  <DocSecurity>0</DocSecurity>
  <Lines>4280</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69</cp:revision>
  <cp:lastPrinted>2024-11-27T21:48:00Z</cp:lastPrinted>
  <dcterms:created xsi:type="dcterms:W3CDTF">2024-11-18T16:31:00Z</dcterms:created>
  <dcterms:modified xsi:type="dcterms:W3CDTF">2024-12-1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